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4AF63AC5"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w:t>
      </w:r>
      <w:proofErr w:type="gramStart"/>
      <w:r w:rsidR="008E62AE">
        <w:t>project, and</w:t>
      </w:r>
      <w:proofErr w:type="gramEnd"/>
      <w:r w:rsidR="008E62AE">
        <w:t xml:space="preserve">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3A497218"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 mine the value of the Hansard records.</w:t>
      </w:r>
    </w:p>
    <w:p w14:paraId="2EAADB96" w14:textId="6BB6CD4D" w:rsidR="00D55299" w:rsidRDefault="00D55299" w:rsidP="008E62AE"/>
    <w:p w14:paraId="5EEEEB92" w14:textId="26887D8F"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Learning which companies, places and people we spend most energy talking about as a democracy seems to me, in its own small way, a part of that larger whole.</w:t>
      </w:r>
    </w:p>
    <w:p w14:paraId="7EEE0CD4" w14:textId="77777777" w:rsidR="006F14DB" w:rsidRPr="00FE6F9D" w:rsidRDefault="006F14DB" w:rsidP="00FE6F9D">
      <w:pPr>
        <w:pStyle w:val="Heading1"/>
      </w:pPr>
      <w:bookmarkStart w:id="5" w:name="_Toc521058042"/>
      <w:bookmarkStart w:id="6" w:name="_Ref521060203"/>
      <w:r w:rsidRPr="00FE6F9D">
        <w:lastRenderedPageBreak/>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w:t>
      </w:r>
      <w:proofErr w:type="gramStart"/>
      <w:r w:rsidR="00511850">
        <w:t>pipeline, and</w:t>
      </w:r>
      <w:proofErr w:type="gramEnd"/>
      <w:r w:rsidR="00511850">
        <w:t xml:space="preserve">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25467BD9"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w:t>
      </w:r>
      <w:r w:rsidR="003658CB">
        <w:t xml:space="preserve"> Also, having pre-requisites </w:t>
      </w:r>
      <w:r w:rsidR="003658CB">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148A54D7" w14:textId="19E571FB" w:rsidR="00BA2C19" w:rsidRDefault="00BA2C19" w:rsidP="00427370"/>
    <w:p w14:paraId="38875AB8" w14:textId="54036CDC" w:rsidR="000F4571" w:rsidRDefault="000F4571" w:rsidP="000F4571">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Pr="001320B1" w:rsidRDefault="00BA2C19" w:rsidP="00BA2C19">
            <w:pPr>
              <w:rPr>
                <w:b/>
              </w:rPr>
            </w:pPr>
            <w:r w:rsidRPr="001320B1">
              <w:rPr>
                <w:b/>
              </w:rPr>
              <w:t>Task</w:t>
            </w:r>
          </w:p>
        </w:tc>
        <w:tc>
          <w:tcPr>
            <w:tcW w:w="4097" w:type="dxa"/>
          </w:tcPr>
          <w:p w14:paraId="0541ABF8" w14:textId="1D16254B" w:rsidR="00BA2C19" w:rsidRPr="001320B1" w:rsidRDefault="00BA2C19" w:rsidP="00BA2C19">
            <w:pPr>
              <w:rPr>
                <w:b/>
              </w:rPr>
            </w:pPr>
            <w:r w:rsidRPr="001320B1">
              <w:rPr>
                <w:b/>
              </w:rP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B593BCD" w:rsidR="00BA2C19" w:rsidRDefault="00EB19F3" w:rsidP="00BA2C19">
            <w:r>
              <w:t>Get the median sentence length of a given dataset</w:t>
            </w:r>
          </w:p>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3306077B" w:rsidR="00BA2C19" w:rsidRDefault="001320B1" w:rsidP="00BA2C19">
            <w:r>
              <w:t>Display the Char</w:t>
            </w:r>
            <w:r w:rsidR="00627CC1">
              <w:t>Based</w:t>
            </w:r>
            <w:r>
              <w:t>NERAlphabet object pickled to disk by char-ner-pickle-alphabet</w:t>
            </w:r>
          </w:p>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2B6C89CD" w:rsidR="00BA2C19" w:rsidRDefault="001320B1" w:rsidP="00BA2C19">
            <w:r>
              <w:t>Use a small subset of the Hansard debates data to union together all characters used and create a Char</w:t>
            </w:r>
            <w:r w:rsidR="00627CC1">
              <w:t>Based</w:t>
            </w:r>
            <w:r>
              <w:t>NERAlphabet object</w:t>
            </w:r>
            <w:r w:rsidR="00797DBF">
              <w:t xml:space="preserve"> with a number-to-character mapping</w:t>
            </w:r>
          </w:p>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44E3695" w:rsidR="00BA2C19" w:rsidRDefault="00AE592A" w:rsidP="00BA2C19">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537165AA" w:rsidR="00BA2C19" w:rsidRDefault="003658CB" w:rsidP="00BA2C19">
            <w:r>
              <w:t>Run py_compile on all python files to find compile-time static code problems</w:t>
            </w:r>
          </w:p>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0C03F3" w:rsidR="00BA2C19" w:rsidRDefault="003658CB" w:rsidP="00BA2C19">
            <w:r>
              <w:t>Enable the Virtual Environment (i.e. a segregated location for pip installs) for this project. A required prerequisite for several other tasks.</w:t>
            </w:r>
          </w:p>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05311E8E" w:rsidR="00640234" w:rsidRDefault="00590453" w:rsidP="00BA2C19">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4AE46F2D" w:rsidR="00640234" w:rsidRDefault="00590453" w:rsidP="00BA2C19">
            <w:r>
              <w:t>Use the chunked on one Hansard debate, to allow manual validation</w:t>
            </w:r>
          </w:p>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1F7759C5" w:rsidR="00527611" w:rsidRDefault="002C2CA4" w:rsidP="00527611">
            <w:r>
              <w:t>Display one Hansard debate, tagged with all its sentence-boundaries, to validate the sentence chunking algorithm.</w:t>
            </w:r>
          </w:p>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266E906E" w:rsidR="00527611" w:rsidRDefault="00A8382A" w:rsidP="00527611">
            <w:r>
              <w:t xml:space="preserve">Display one Hansard debate, with every character tagged by the </w:t>
            </w:r>
            <w:r w:rsidR="00884B08">
              <w:t>interpolator as 0 (null), 1 (location), 2 (organization) or 3 (person)</w:t>
            </w:r>
          </w:p>
        </w:tc>
      </w:tr>
      <w:tr w:rsidR="00527611" w14:paraId="389CD738" w14:textId="77777777" w:rsidTr="00BA2C19">
        <w:tc>
          <w:tcPr>
            <w:tcW w:w="4913" w:type="dxa"/>
          </w:tcPr>
          <w:p w14:paraId="2A330926" w14:textId="7F8BB78A" w:rsidR="00527611" w:rsidRDefault="00527611" w:rsidP="00527611">
            <w:r w:rsidRPr="0006122E">
              <w:t>hansard-download-all</w:t>
            </w:r>
          </w:p>
        </w:tc>
        <w:tc>
          <w:tcPr>
            <w:tcW w:w="4097" w:type="dxa"/>
          </w:tcPr>
          <w:p w14:paraId="02F2D332" w14:textId="73B0D6DE" w:rsidR="00527611" w:rsidRDefault="00627CC1" w:rsidP="00527611">
            <w:r>
              <w:t>Concurrently download all Hansard debates from both houses, from a given starting date.</w:t>
            </w:r>
          </w:p>
        </w:tc>
      </w:tr>
      <w:tr w:rsidR="00527611" w14:paraId="5C5495C0" w14:textId="77777777" w:rsidTr="00BA2C19">
        <w:tc>
          <w:tcPr>
            <w:tcW w:w="4913" w:type="dxa"/>
          </w:tcPr>
          <w:p w14:paraId="7E721B52" w14:textId="2E0D2464" w:rsidR="00527611" w:rsidRDefault="00527611" w:rsidP="00527611">
            <w:r w:rsidRPr="0006122E">
              <w:lastRenderedPageBreak/>
              <w:t>hansard-fix-uninterpolated</w:t>
            </w:r>
          </w:p>
        </w:tc>
        <w:tc>
          <w:tcPr>
            <w:tcW w:w="4097" w:type="dxa"/>
          </w:tcPr>
          <w:p w14:paraId="7A8F08E1" w14:textId="70407DD5" w:rsidR="00527611" w:rsidRDefault="00627CC1" w:rsidP="00527611">
            <w:r>
              <w:t>Find all Hansard debates which did not correctly interpolate due to an NLTK bug with span_tokenize, and re-interpolate</w:t>
            </w:r>
          </w:p>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4D21126" w:rsidR="00527611" w:rsidRDefault="00627CC1" w:rsidP="00527611">
            <w:r>
              <w:t>Interpolate (label) all Hansard debates using Named Entity data</w:t>
            </w:r>
          </w:p>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60D8F003" w:rsidR="00527611" w:rsidRDefault="00627CC1" w:rsidP="00527611">
            <w:r>
              <w:t>Interpolate (label) one Hansard debate for manual validation</w:t>
            </w:r>
          </w:p>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D4D45" w:rsidR="00527611" w:rsidRDefault="00627CC1" w:rsidP="00527611">
            <w:r>
              <w:t>Numerify one Hansard debate – i.e. replace each of its characters with the equivalent integer for this CharBasedNERAlphabet, and store in a file for manual validation</w:t>
            </w:r>
          </w:p>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57E0B516" w:rsidR="00527611" w:rsidRDefault="00627CC1" w:rsidP="0052761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221F3647" w:rsidR="00527611" w:rsidRDefault="00627CC1" w:rsidP="00527611">
            <w:r>
              <w:t>Do pre-processing steps on one Hansard for manual validation.</w:t>
            </w:r>
          </w:p>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77777777" w:rsidR="00527611" w:rsidRDefault="00527611" w:rsidP="00527611">
            <w:bookmarkStart w:id="9" w:name="_GoBack"/>
            <w:bookmarkEnd w:id="9"/>
          </w:p>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77777777" w:rsidR="00343898" w:rsidRDefault="00343898" w:rsidP="00343898"/>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77777777" w:rsidR="00343898" w:rsidRDefault="00343898" w:rsidP="00343898"/>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77777777" w:rsidR="00343898" w:rsidRDefault="00343898" w:rsidP="00343898"/>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77777777" w:rsidR="00343898" w:rsidRDefault="00343898" w:rsidP="00343898"/>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77777777" w:rsidR="00343898" w:rsidRDefault="00343898" w:rsidP="00343898"/>
        </w:tc>
      </w:tr>
      <w:tr w:rsidR="00343898" w14:paraId="42F57DB4" w14:textId="77777777" w:rsidTr="00BA2C19">
        <w:tc>
          <w:tcPr>
            <w:tcW w:w="4913" w:type="dxa"/>
          </w:tcPr>
          <w:p w14:paraId="21C7F36F" w14:textId="16C2002E" w:rsidR="00343898" w:rsidRDefault="00343898" w:rsidP="00343898">
            <w:r w:rsidRPr="00F229F9">
              <w:t>ne-data-people-download-process</w:t>
            </w:r>
          </w:p>
        </w:tc>
        <w:tc>
          <w:tcPr>
            <w:tcW w:w="4097" w:type="dxa"/>
          </w:tcPr>
          <w:p w14:paraId="0ED2AAF7" w14:textId="77777777" w:rsidR="00343898" w:rsidRDefault="00343898" w:rsidP="00343898"/>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77777777" w:rsidR="00343898" w:rsidRDefault="00343898" w:rsidP="00343898"/>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77777777" w:rsidR="00343898" w:rsidRDefault="00343898" w:rsidP="00343898"/>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77777777" w:rsidR="00343898" w:rsidRDefault="00343898" w:rsidP="00343898"/>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77777777" w:rsidR="00343898" w:rsidRDefault="00343898" w:rsidP="00343898"/>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44448BEC" w:rsidR="00BA2C19" w:rsidRDefault="00BA2C19" w:rsidP="00BA2C19"/>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777777" w:rsidR="00BA2C19" w:rsidRDefault="00BA2C19" w:rsidP="00BA2C19"/>
        </w:tc>
      </w:tr>
    </w:tbl>
    <w:p w14:paraId="125274AA" w14:textId="454DAE9C" w:rsidR="00BA2C19" w:rsidRDefault="00BA2C19" w:rsidP="00427370"/>
    <w:p w14:paraId="503065F2" w14:textId="42A3ECA8" w:rsidR="008F629F" w:rsidRDefault="008F629F" w:rsidP="00427370">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w:t>
      </w:r>
      <w:r w:rsidR="00AC0C71">
        <w:t xml:space="preserve"> use similar functionality in Python. Using the tasks.py file as a dispatcher, without it containing any processing logic itself, ensured that it remained easy to understand and reason with as the project grew.</w:t>
      </w:r>
    </w:p>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058045"/>
      <w:r>
        <w:t>Named Entity Downloading</w:t>
      </w:r>
      <w:bookmarkEnd w:id="12"/>
    </w:p>
    <w:p w14:paraId="3E595003" w14:textId="035F5AAF" w:rsidR="00754CCA" w:rsidRDefault="00754CCA" w:rsidP="00754CCA"/>
    <w:p w14:paraId="7C26AC02" w14:textId="14F2C0F9" w:rsidR="00754CCA" w:rsidRDefault="00754CCA" w:rsidP="00754CCA">
      <w:r>
        <w:t>SPARQL paging logic</w:t>
      </w:r>
    </w:p>
    <w:p w14:paraId="3FE1D17F" w14:textId="77777777" w:rsidR="00754CCA" w:rsidRPr="00754CCA" w:rsidRDefault="00754CCA" w:rsidP="00754CCA"/>
    <w:p w14:paraId="352366C4" w14:textId="1C477E28" w:rsidR="00DF6FFD" w:rsidRDefault="00DF6FFD" w:rsidP="00DF6FFD">
      <w:pPr>
        <w:pStyle w:val="Heading2"/>
      </w:pPr>
      <w:bookmarkStart w:id="13" w:name="_Toc521058046"/>
      <w:r>
        <w:lastRenderedPageBreak/>
        <w:t>Raw Hansard downloading</w:t>
      </w:r>
      <w:bookmarkEnd w:id="13"/>
    </w:p>
    <w:p w14:paraId="7DBF92D4" w14:textId="3970C81A" w:rsidR="00754CCA" w:rsidRDefault="00754CCA" w:rsidP="00754CCA"/>
    <w:p w14:paraId="36B9554D" w14:textId="7D9A7BF7" w:rsidR="00754CCA" w:rsidRDefault="00754CCA" w:rsidP="00754CCA">
      <w:r>
        <w:t>Concurrent threadpool</w:t>
      </w:r>
    </w:p>
    <w:p w14:paraId="2A92B3AF" w14:textId="77777777" w:rsidR="00754CCA" w:rsidRPr="00754CCA" w:rsidRDefault="00754CCA" w:rsidP="00754CCA"/>
    <w:p w14:paraId="62A85179" w14:textId="0E8B242D" w:rsidR="00DF6FFD" w:rsidRDefault="00DF6FFD" w:rsidP="00DF6FFD">
      <w:pPr>
        <w:pStyle w:val="Heading2"/>
      </w:pPr>
      <w:bookmarkStart w:id="14" w:name="_Toc521058047"/>
      <w:bookmarkStart w:id="15" w:name="_Ref521063227"/>
      <w:r>
        <w:t>Hansard processing</w:t>
      </w:r>
      <w:bookmarkEnd w:id="14"/>
      <w:bookmarkEnd w:id="15"/>
    </w:p>
    <w:p w14:paraId="0AF78D18" w14:textId="1005E049" w:rsidR="00590453" w:rsidRPr="00590453" w:rsidRDefault="00590453" w:rsidP="00590453">
      <w:pPr>
        <w:pStyle w:val="Heading2"/>
      </w:pPr>
      <w:bookmarkStart w:id="16" w:name="_Ref521062547"/>
      <w:r>
        <w:t>Hansard chunking</w:t>
      </w:r>
      <w:bookmarkEnd w:id="16"/>
    </w:p>
    <w:p w14:paraId="60AC4648" w14:textId="42B4AA21" w:rsidR="00DF6FFD" w:rsidRDefault="00DF6FFD" w:rsidP="00DF6FFD">
      <w:pPr>
        <w:pStyle w:val="Heading2"/>
      </w:pPr>
      <w:bookmarkStart w:id="17" w:name="_Toc521058048"/>
      <w:bookmarkStart w:id="18" w:name="_Ref521059322"/>
      <w:r>
        <w:t>Hansard interpolation</w:t>
      </w:r>
      <w:bookmarkEnd w:id="17"/>
      <w:bookmarkEnd w:id="18"/>
    </w:p>
    <w:p w14:paraId="27EF7DF2" w14:textId="2BC6280F" w:rsidR="00543B93" w:rsidRPr="00543B93" w:rsidRDefault="00543B93" w:rsidP="00543B93">
      <w:pPr>
        <w:pStyle w:val="Heading2"/>
      </w:pPr>
      <w:bookmarkStart w:id="19" w:name="_Ref521062388"/>
      <w:r>
        <w:t>Partition into datasets and sizes</w:t>
      </w:r>
      <w:bookmarkEnd w:id="19"/>
    </w:p>
    <w:p w14:paraId="6AFA3D5E" w14:textId="787EF389" w:rsidR="00DF6FFD" w:rsidRDefault="00DF6FFD" w:rsidP="00DF6FFD">
      <w:pPr>
        <w:pStyle w:val="Heading2"/>
      </w:pPr>
      <w:bookmarkStart w:id="20" w:name="_Toc521058049"/>
      <w:r>
        <w:t>Formation of Tensors</w:t>
      </w:r>
      <w:bookmarkEnd w:id="20"/>
    </w:p>
    <w:p w14:paraId="3951D5A4" w14:textId="137DCC9F" w:rsidR="00554024" w:rsidRDefault="00554024" w:rsidP="00554024"/>
    <w:p w14:paraId="5C1FB3A5" w14:textId="20DE7A4C" w:rsidR="00554024" w:rsidRDefault="00554024" w:rsidP="00554024">
      <w:r>
        <w:t>Choosing a good sentence size</w:t>
      </w:r>
    </w:p>
    <w:p w14:paraId="1206844A" w14:textId="77777777" w:rsidR="00554024" w:rsidRPr="00554024" w:rsidRDefault="00554024" w:rsidP="00554024"/>
    <w:p w14:paraId="32738385" w14:textId="669CC325" w:rsidR="007F39FD" w:rsidRPr="007F39FD" w:rsidRDefault="007F39FD" w:rsidP="007F39FD">
      <w:pPr>
        <w:pStyle w:val="Heading2"/>
      </w:pPr>
      <w:bookmarkStart w:id="21" w:name="_Toc521058050"/>
      <w:r>
        <w:t>Overview of files in project and what they do</w:t>
      </w:r>
      <w:bookmarkEnd w:id="21"/>
    </w:p>
    <w:p w14:paraId="71BDC8B1" w14:textId="022316CB" w:rsidR="006F14DB" w:rsidRDefault="00FF689D" w:rsidP="00FF689D">
      <w:pPr>
        <w:pStyle w:val="Heading1"/>
      </w:pPr>
      <w:bookmarkStart w:id="22" w:name="_Toc521058051"/>
      <w:bookmarkStart w:id="23" w:name="_Ref521058119"/>
      <w:r w:rsidRPr="00FF689D">
        <w:t>Implementation</w:t>
      </w:r>
      <w:r w:rsidR="00DF6FFD">
        <w:t xml:space="preserve"> issues</w:t>
      </w:r>
      <w:bookmarkEnd w:id="22"/>
      <w:bookmarkEnd w:id="23"/>
    </w:p>
    <w:p w14:paraId="57105BC1" w14:textId="2F3C85DA" w:rsidR="00DF6FFD" w:rsidRDefault="00DF6FFD" w:rsidP="00DF6FFD">
      <w:pPr>
        <w:pStyle w:val="Heading2"/>
      </w:pPr>
      <w:bookmarkStart w:id="24" w:name="_Toc521058052"/>
      <w:bookmarkStart w:id="25" w:name="_Ref521060037"/>
      <w:r>
        <w:t>Wikipedia data cleanliness</w:t>
      </w:r>
      <w:bookmarkEnd w:id="24"/>
      <w:bookmarkEnd w:id="25"/>
    </w:p>
    <w:p w14:paraId="3FE7C1A7" w14:textId="328F8DFB" w:rsidR="00EB2FAB" w:rsidRPr="00EB2FAB" w:rsidRDefault="00EB2FAB" w:rsidP="00EB2FAB">
      <w:pPr>
        <w:pStyle w:val="Heading2"/>
      </w:pPr>
      <w:bookmarkStart w:id="26" w:name="_Toc521058053"/>
      <w:bookmarkStart w:id="27" w:name="_Ref521059814"/>
      <w:r>
        <w:t>TWFY API suspect return values</w:t>
      </w:r>
      <w:bookmarkEnd w:id="26"/>
      <w:bookmarkEnd w:id="27"/>
    </w:p>
    <w:p w14:paraId="7DC5E271" w14:textId="7A6BE7A1" w:rsidR="00DF6FFD" w:rsidRPr="00DF6FFD" w:rsidRDefault="00DF6FFD" w:rsidP="00DF6FFD">
      <w:pPr>
        <w:pStyle w:val="Heading2"/>
      </w:pPr>
      <w:bookmarkStart w:id="28" w:name="_Toc521058054"/>
      <w:r>
        <w:t>NLTK span_tokenize bugs</w:t>
      </w:r>
      <w:bookmarkEnd w:id="28"/>
    </w:p>
    <w:p w14:paraId="172E14C2" w14:textId="36AD43C9" w:rsidR="00DF6FFD" w:rsidRDefault="00DF6FFD" w:rsidP="00DF6FFD">
      <w:pPr>
        <w:pStyle w:val="Heading2"/>
      </w:pPr>
      <w:bookmarkStart w:id="29" w:name="_Toc521058055"/>
      <w:r>
        <w:t>Toy dataset model – tensor sparsity</w:t>
      </w:r>
      <w:bookmarkEnd w:id="29"/>
    </w:p>
    <w:p w14:paraId="300E4C6A" w14:textId="67074BDE" w:rsidR="00540C85" w:rsidRDefault="00540C85" w:rsidP="00540C85">
      <w:pPr>
        <w:pStyle w:val="Heading2"/>
      </w:pPr>
      <w:bookmarkStart w:id="30" w:name="_Toc521058056"/>
      <w:r>
        <w:t>Hansard Presentation issues</w:t>
      </w:r>
      <w:bookmarkEnd w:id="30"/>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31" w:name="_Toc521058057"/>
      <w:r w:rsidRPr="00FE6F9D">
        <w:t>Testing</w:t>
      </w:r>
      <w:bookmarkEnd w:id="31"/>
    </w:p>
    <w:p w14:paraId="46404D28" w14:textId="3889F7C7" w:rsidR="00FF689D" w:rsidRDefault="00FF689D" w:rsidP="00FF689D">
      <w:pPr>
        <w:pStyle w:val="Heading2"/>
      </w:pPr>
      <w:bookmarkStart w:id="32" w:name="_Toc521058058"/>
      <w:r>
        <w:t>Unit testing</w:t>
      </w:r>
      <w:bookmarkEnd w:id="32"/>
    </w:p>
    <w:p w14:paraId="1FF34C63" w14:textId="53C62331" w:rsidR="00590453" w:rsidRDefault="00590453" w:rsidP="00590453"/>
    <w:p w14:paraId="7340F599" w14:textId="6E4ADCF6" w:rsidR="00590453" w:rsidRPr="00590453" w:rsidRDefault="00590453" w:rsidP="00590453">
      <w:proofErr w:type="spellStart"/>
      <w:r>
        <w:t>Pyfakefs</w:t>
      </w:r>
      <w:proofErr w:type="spellEnd"/>
    </w:p>
    <w:p w14:paraId="20623006" w14:textId="551AD6FA" w:rsidR="00352F03" w:rsidRPr="00352F03" w:rsidRDefault="00352F03" w:rsidP="00352F03">
      <w:pPr>
        <w:pStyle w:val="Heading2"/>
      </w:pPr>
      <w:bookmarkStart w:id="33" w:name="_Toc521058059"/>
      <w:r>
        <w:t>Manual evaluation</w:t>
      </w:r>
      <w:bookmarkEnd w:id="33"/>
    </w:p>
    <w:p w14:paraId="62C85D5A" w14:textId="2307FF29" w:rsidR="00FF689D" w:rsidRDefault="00FF689D" w:rsidP="00FF689D">
      <w:pPr>
        <w:pStyle w:val="Heading2"/>
      </w:pPr>
      <w:bookmarkStart w:id="34" w:name="_Toc521058060"/>
      <w:r>
        <w:t>Model cross-validation</w:t>
      </w:r>
      <w:bookmarkEnd w:id="34"/>
    </w:p>
    <w:p w14:paraId="04D48544" w14:textId="68092C1C" w:rsidR="00A8382A" w:rsidRDefault="00A8382A" w:rsidP="00A8382A"/>
    <w:p w14:paraId="42EE2708" w14:textId="0AB808EA" w:rsidR="00A8382A" w:rsidRPr="00A8382A" w:rsidRDefault="00A8382A" w:rsidP="00A8382A">
      <w:r>
        <w:t>Sensible baseline: assume everything is NULL.</w:t>
      </w:r>
    </w:p>
    <w:p w14:paraId="1FBED99A" w14:textId="4B73AA52" w:rsidR="00D75AF0" w:rsidRPr="00D75AF0" w:rsidRDefault="00D75AF0" w:rsidP="00D75AF0">
      <w:pPr>
        <w:pStyle w:val="Heading2"/>
      </w:pPr>
      <w:bookmarkStart w:id="35" w:name="_Toc521058061"/>
      <w:r>
        <w:t>Overall evaluation</w:t>
      </w:r>
      <w:bookmarkEnd w:id="35"/>
    </w:p>
    <w:p w14:paraId="70AEAF57" w14:textId="51945181" w:rsidR="006F14DB" w:rsidRDefault="006F14DB" w:rsidP="00FE6F9D">
      <w:pPr>
        <w:pStyle w:val="Heading1"/>
      </w:pPr>
      <w:bookmarkStart w:id="36" w:name="_Toc521058062"/>
      <w:r w:rsidRPr="00FE6F9D">
        <w:t>Summary and Conclusions</w:t>
      </w:r>
      <w:bookmarkEnd w:id="36"/>
    </w:p>
    <w:p w14:paraId="4207AC43" w14:textId="5E440958" w:rsidR="00D75AF0" w:rsidRDefault="00D75AF0" w:rsidP="00EB2FAB">
      <w:pPr>
        <w:pStyle w:val="Heading2"/>
      </w:pPr>
      <w:bookmarkStart w:id="37" w:name="_Toc521058063"/>
      <w:r>
        <w:t>Pre-processing is hard</w:t>
      </w:r>
      <w:bookmarkEnd w:id="37"/>
    </w:p>
    <w:p w14:paraId="73275EB1" w14:textId="6D17532A" w:rsidR="00D75AF0" w:rsidRDefault="00D75AF0" w:rsidP="00EB2FAB">
      <w:pPr>
        <w:pStyle w:val="Heading2"/>
      </w:pPr>
      <w:bookmarkStart w:id="38" w:name="_Toc521058064"/>
      <w:r>
        <w:t>Labelling is hard</w:t>
      </w:r>
      <w:bookmarkEnd w:id="38"/>
    </w:p>
    <w:p w14:paraId="32DE6C9E" w14:textId="1820D036" w:rsidR="00EB2FAB" w:rsidRDefault="00EB2FAB" w:rsidP="00EB2FAB">
      <w:pPr>
        <w:pStyle w:val="Heading2"/>
      </w:pPr>
      <w:bookmarkStart w:id="39" w:name="_Toc521058065"/>
      <w:r>
        <w:t>Sentence tokenization is hard</w:t>
      </w:r>
      <w:bookmarkEnd w:id="39"/>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40" w:name="_Toc521058066"/>
      <w:r w:rsidRPr="00FE6F9D">
        <w:t>References</w:t>
      </w:r>
      <w:bookmarkEnd w:id="40"/>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41" w:name="_Toc521058067"/>
      <w:r w:rsidRPr="00FE6F9D">
        <w:t>User Manual</w:t>
      </w:r>
      <w:bookmarkEnd w:id="41"/>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42" w:name="_Toc521058068"/>
      <w:bookmarkStart w:id="43" w:name="_Ref521061060"/>
      <w:r w:rsidRPr="00FE6F9D">
        <w:t>Appendix: Code</w:t>
      </w:r>
      <w:bookmarkEnd w:id="42"/>
      <w:bookmarkEnd w:id="43"/>
    </w:p>
    <w:p w14:paraId="036AEFB2" w14:textId="41558F49" w:rsidR="00D75AF0" w:rsidRPr="00D75AF0" w:rsidRDefault="00D75AF0" w:rsidP="00D75AF0">
      <w:pPr>
        <w:pStyle w:val="Heading1"/>
      </w:pPr>
      <w:bookmarkStart w:id="44" w:name="_Toc521058069"/>
      <w:r>
        <w:t xml:space="preserve">What’s My </w:t>
      </w:r>
      <w:proofErr w:type="gramStart"/>
      <w:r>
        <w:t>Work</w:t>
      </w:r>
      <w:bookmarkEnd w:id="44"/>
      <w:proofErr w:type="gramEnd"/>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5B20F" w14:textId="77777777" w:rsidR="007618E3" w:rsidRDefault="007618E3" w:rsidP="00540C85">
      <w:r>
        <w:separator/>
      </w:r>
    </w:p>
  </w:endnote>
  <w:endnote w:type="continuationSeparator" w:id="0">
    <w:p w14:paraId="3E721DE0" w14:textId="77777777" w:rsidR="007618E3" w:rsidRDefault="007618E3"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E4820" w14:textId="77777777" w:rsidR="007618E3" w:rsidRDefault="007618E3" w:rsidP="00540C85">
      <w:r>
        <w:separator/>
      </w:r>
    </w:p>
  </w:footnote>
  <w:footnote w:type="continuationSeparator" w:id="0">
    <w:p w14:paraId="7D92CBDF" w14:textId="77777777" w:rsidR="007618E3" w:rsidRDefault="007618E3"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F4571"/>
    <w:rsid w:val="00106844"/>
    <w:rsid w:val="001161F4"/>
    <w:rsid w:val="001263C6"/>
    <w:rsid w:val="001320B1"/>
    <w:rsid w:val="00193A5D"/>
    <w:rsid w:val="00273C3B"/>
    <w:rsid w:val="002C2CA4"/>
    <w:rsid w:val="00335DE5"/>
    <w:rsid w:val="00343898"/>
    <w:rsid w:val="003522A0"/>
    <w:rsid w:val="00352F03"/>
    <w:rsid w:val="003658CB"/>
    <w:rsid w:val="00380264"/>
    <w:rsid w:val="0039786B"/>
    <w:rsid w:val="003D0D2B"/>
    <w:rsid w:val="004142DB"/>
    <w:rsid w:val="00416B70"/>
    <w:rsid w:val="00427370"/>
    <w:rsid w:val="00431230"/>
    <w:rsid w:val="00451A8A"/>
    <w:rsid w:val="004C2BA1"/>
    <w:rsid w:val="004D56BD"/>
    <w:rsid w:val="00501817"/>
    <w:rsid w:val="00511850"/>
    <w:rsid w:val="00527611"/>
    <w:rsid w:val="005332E4"/>
    <w:rsid w:val="00540C85"/>
    <w:rsid w:val="005432D1"/>
    <w:rsid w:val="00543B93"/>
    <w:rsid w:val="00554024"/>
    <w:rsid w:val="00554758"/>
    <w:rsid w:val="00590453"/>
    <w:rsid w:val="005F3FCD"/>
    <w:rsid w:val="00627CC1"/>
    <w:rsid w:val="0063745B"/>
    <w:rsid w:val="006379E7"/>
    <w:rsid w:val="00640234"/>
    <w:rsid w:val="00675FD3"/>
    <w:rsid w:val="006B5065"/>
    <w:rsid w:val="006D5D16"/>
    <w:rsid w:val="006F14DB"/>
    <w:rsid w:val="006F59FF"/>
    <w:rsid w:val="0073251E"/>
    <w:rsid w:val="00747A69"/>
    <w:rsid w:val="00754CCA"/>
    <w:rsid w:val="007618E3"/>
    <w:rsid w:val="00782663"/>
    <w:rsid w:val="00797DBF"/>
    <w:rsid w:val="007B380C"/>
    <w:rsid w:val="007F39FD"/>
    <w:rsid w:val="00884B08"/>
    <w:rsid w:val="008C47E2"/>
    <w:rsid w:val="008E62AE"/>
    <w:rsid w:val="008F629F"/>
    <w:rsid w:val="009529F8"/>
    <w:rsid w:val="00974C59"/>
    <w:rsid w:val="00980511"/>
    <w:rsid w:val="00A424A4"/>
    <w:rsid w:val="00A67806"/>
    <w:rsid w:val="00A8382A"/>
    <w:rsid w:val="00AC0C71"/>
    <w:rsid w:val="00AE592A"/>
    <w:rsid w:val="00BA2C19"/>
    <w:rsid w:val="00BD4FDC"/>
    <w:rsid w:val="00C15B43"/>
    <w:rsid w:val="00C4045C"/>
    <w:rsid w:val="00C92F13"/>
    <w:rsid w:val="00CA7065"/>
    <w:rsid w:val="00D05CE3"/>
    <w:rsid w:val="00D53881"/>
    <w:rsid w:val="00D55299"/>
    <w:rsid w:val="00D56F72"/>
    <w:rsid w:val="00D62C5D"/>
    <w:rsid w:val="00D75AF0"/>
    <w:rsid w:val="00DD24C9"/>
    <w:rsid w:val="00DF6FFD"/>
    <w:rsid w:val="00DF75D0"/>
    <w:rsid w:val="00E05DF9"/>
    <w:rsid w:val="00E407B0"/>
    <w:rsid w:val="00E778AB"/>
    <w:rsid w:val="00EB19F3"/>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D784F-9668-C149-8403-82641D954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Pages>
  <Words>2908</Words>
  <Characters>15907</Characters>
  <Application>Microsoft Office Word</Application>
  <DocSecurity>0</DocSecurity>
  <Lines>636</Lines>
  <Paragraphs>27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6</cp:revision>
  <dcterms:created xsi:type="dcterms:W3CDTF">2018-07-11T07:25:00Z</dcterms:created>
  <dcterms:modified xsi:type="dcterms:W3CDTF">2018-08-0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